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BDEA49" w14:textId="6CD30EA4" w:rsidR="00DC6ED7" w:rsidRPr="00B76595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r w:rsidRPr="00764E0D">
        <w:rPr>
          <w:rFonts w:ascii="Times New Roman" w:hAnsi="Times New Roman" w:cs="Times New Roman"/>
          <w:b/>
          <w:bCs/>
          <w:sz w:val="21"/>
          <w:szCs w:val="21"/>
        </w:rPr>
        <w:t>S</w:t>
      </w:r>
      <w:r w:rsidRPr="00764E0D">
        <w:rPr>
          <w:rFonts w:ascii="Times New Roman" w:hAnsi="Times New Roman" w:cs="Times New Roman" w:hint="eastAsia"/>
          <w:b/>
          <w:bCs/>
          <w:sz w:val="21"/>
          <w:szCs w:val="21"/>
        </w:rPr>
        <w:t>upplementary</w:t>
      </w:r>
      <w:r w:rsidRPr="00764E0D">
        <w:rPr>
          <w:rFonts w:ascii="Times New Roman" w:hAnsi="Times New Roman" w:cs="Times New Roman"/>
          <w:b/>
          <w:bCs/>
          <w:sz w:val="21"/>
          <w:szCs w:val="21"/>
        </w:rPr>
        <w:t xml:space="preserve"> T</w:t>
      </w:r>
      <w:r w:rsidRPr="00764E0D">
        <w:rPr>
          <w:rFonts w:ascii="Times New Roman" w:hAnsi="Times New Roman" w:cs="Times New Roman" w:hint="eastAsia"/>
          <w:b/>
          <w:bCs/>
          <w:sz w:val="21"/>
          <w:szCs w:val="21"/>
        </w:rPr>
        <w:t>able</w:t>
      </w:r>
      <w:r w:rsidRPr="00764E0D">
        <w:rPr>
          <w:rFonts w:ascii="Times New Roman" w:hAnsi="Times New Roman" w:cs="Times New Roman"/>
          <w:b/>
          <w:bCs/>
          <w:sz w:val="21"/>
          <w:szCs w:val="21"/>
        </w:rPr>
        <w:t xml:space="preserve"> 2</w:t>
      </w:r>
      <w:r w:rsidRPr="00764E0D">
        <w:rPr>
          <w:rFonts w:ascii="Times New Roman" w:hAnsi="Times New Roman" w:cs="Times New Roman" w:hint="eastAsia"/>
          <w:b/>
          <w:bCs/>
          <w:sz w:val="21"/>
          <w:szCs w:val="21"/>
        </w:rPr>
        <w:t>.</w:t>
      </w:r>
      <w:r w:rsidRPr="00764E0D">
        <w:rPr>
          <w:rFonts w:ascii="Times New Roman" w:hAnsi="Times New Roman" w:cs="Times New Roman"/>
          <w:sz w:val="21"/>
          <w:szCs w:val="21"/>
        </w:rPr>
        <w:t xml:space="preserve"> T</w:t>
      </w:r>
      <w:r w:rsidRPr="00764E0D">
        <w:rPr>
          <w:rFonts w:ascii="Times New Roman" w:hAnsi="Times New Roman" w:cs="Times New Roman" w:hint="eastAsia"/>
          <w:sz w:val="21"/>
          <w:szCs w:val="21"/>
        </w:rPr>
        <w:t>h</w:t>
      </w:r>
      <w:r w:rsidRPr="00764E0D">
        <w:rPr>
          <w:rFonts w:ascii="Times New Roman" w:hAnsi="Times New Roman" w:cs="Times New Roman"/>
          <w:sz w:val="21"/>
          <w:szCs w:val="21"/>
        </w:rPr>
        <w:t xml:space="preserve">e accuracy of NITs for </w:t>
      </w:r>
      <w:r w:rsidRPr="00764E0D">
        <w:rPr>
          <w:rFonts w:ascii="Times New Roman" w:hAnsi="Times New Roman" w:cs="Times New Roman" w:hint="eastAsia"/>
          <w:sz w:val="21"/>
          <w:szCs w:val="21"/>
        </w:rPr>
        <w:t>p</w:t>
      </w:r>
      <w:r w:rsidRPr="00764E0D">
        <w:rPr>
          <w:rFonts w:ascii="Times New Roman" w:hAnsi="Times New Roman" w:cs="Times New Roman"/>
          <w:sz w:val="21"/>
          <w:szCs w:val="21"/>
        </w:rPr>
        <w:t>rogression or regression of MASLD</w:t>
      </w:r>
      <w:r w:rsidR="00B76595">
        <w:rPr>
          <w:rFonts w:ascii="Times New Roman" w:hAnsi="Times New Roman" w:cs="Times New Roman"/>
          <w:sz w:val="21"/>
          <w:szCs w:val="21"/>
        </w:rPr>
        <w:t>.</w:t>
      </w:r>
    </w:p>
    <w:tbl>
      <w:tblPr>
        <w:tblStyle w:val="a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0"/>
        <w:gridCol w:w="2008"/>
        <w:gridCol w:w="2321"/>
        <w:gridCol w:w="2027"/>
      </w:tblGrid>
      <w:tr w:rsidR="00DC6ED7" w:rsidRPr="00764E0D" w14:paraId="2C3DBB64" w14:textId="77777777" w:rsidTr="00DC6ED7"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7D1BEE0" w14:textId="4DD21D0A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DC6ED7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Changes in disease statu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64944E5F" w14:textId="41EA4683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Name of 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NITs</w:t>
            </w:r>
          </w:p>
        </w:tc>
        <w:tc>
          <w:tcPr>
            <w:tcW w:w="2938" w:type="dxa"/>
            <w:tcBorders>
              <w:top w:val="single" w:sz="4" w:space="0" w:color="auto"/>
              <w:bottom w:val="single" w:sz="4" w:space="0" w:color="auto"/>
            </w:tcBorders>
          </w:tcPr>
          <w:p w14:paraId="288F78C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Number of participants</w:t>
            </w:r>
          </w:p>
        </w:tc>
        <w:tc>
          <w:tcPr>
            <w:tcW w:w="2568" w:type="dxa"/>
            <w:tcBorders>
              <w:top w:val="single" w:sz="4" w:space="0" w:color="auto"/>
              <w:bottom w:val="single" w:sz="4" w:space="0" w:color="auto"/>
            </w:tcBorders>
          </w:tcPr>
          <w:p w14:paraId="2319B4E7" w14:textId="610B946A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AUC 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(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95% CI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)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or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>C-statistic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(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  <w:shd w:val="clear" w:color="auto" w:fill="FFFFFF"/>
              </w:rPr>
              <w:t>95% CI</w:t>
            </w:r>
            <w:r>
              <w:rPr>
                <w:rFonts w:ascii="Times New Roman" w:hAnsi="Times New Roman" w:cs="Times New Roman" w:hint="eastAsia"/>
                <w:color w:val="000000"/>
                <w:sz w:val="21"/>
                <w:szCs w:val="21"/>
                <w:shd w:val="clear" w:color="auto" w:fill="FFFFFF"/>
              </w:rPr>
              <w:t>)</w:t>
            </w:r>
          </w:p>
        </w:tc>
      </w:tr>
      <w:tr w:rsidR="00DC6ED7" w:rsidRPr="00764E0D" w14:paraId="5130DB77" w14:textId="77777777" w:rsidTr="00DC6ED7">
        <w:trPr>
          <w:trHeight w:val="419"/>
        </w:trPr>
        <w:tc>
          <w:tcPr>
            <w:tcW w:w="2126" w:type="dxa"/>
            <w:vMerge w:val="restart"/>
            <w:tcBorders>
              <w:top w:val="single" w:sz="4" w:space="0" w:color="auto"/>
            </w:tcBorders>
          </w:tcPr>
          <w:p w14:paraId="574AAB04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 Bold" w:hAnsi="Times Bold"/>
                <w:b/>
                <w:bCs/>
                <w:color w:val="000000"/>
                <w:sz w:val="21"/>
                <w:szCs w:val="21"/>
              </w:rPr>
              <w:t>Any progression in fibrosis stage</w:t>
            </w:r>
          </w:p>
          <w:p w14:paraId="668FA16D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2F30BECC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APRI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  <w:tcBorders>
              <w:top w:val="single" w:sz="4" w:space="0" w:color="auto"/>
            </w:tcBorders>
          </w:tcPr>
          <w:p w14:paraId="7C1456A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82</w:t>
            </w:r>
          </w:p>
        </w:tc>
        <w:tc>
          <w:tcPr>
            <w:tcW w:w="2568" w:type="dxa"/>
            <w:tcBorders>
              <w:top w:val="single" w:sz="4" w:space="0" w:color="auto"/>
            </w:tcBorders>
          </w:tcPr>
          <w:p w14:paraId="334DF806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70</w:t>
            </w:r>
            <w:r w:rsidRPr="00764E0D">
              <w:rPr>
                <w:rFonts w:hint="eastAsia"/>
                <w:color w:val="000000"/>
                <w:sz w:val="21"/>
                <w:szCs w:val="21"/>
              </w:rPr>
              <w:t xml:space="preserve"> </w:t>
            </w: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(0.63, 0.77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00FDA369" w14:textId="77777777" w:rsidTr="00DC6ED7">
        <w:tc>
          <w:tcPr>
            <w:tcW w:w="2126" w:type="dxa"/>
            <w:vMerge/>
          </w:tcPr>
          <w:p w14:paraId="5A60438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3A0BE0C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FIB-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4BAC506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82</w:t>
            </w:r>
          </w:p>
        </w:tc>
        <w:tc>
          <w:tcPr>
            <w:tcW w:w="2568" w:type="dxa"/>
          </w:tcPr>
          <w:p w14:paraId="3C2560C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0.73 (0.67, 0.79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4F8AD33A" w14:textId="77777777" w:rsidTr="00DC6ED7">
        <w:tc>
          <w:tcPr>
            <w:tcW w:w="2126" w:type="dxa"/>
            <w:vMerge/>
          </w:tcPr>
          <w:p w14:paraId="1D7297B6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5032ED2B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AST/ALT ratio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4CC17DF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2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82</w:t>
            </w:r>
          </w:p>
        </w:tc>
        <w:tc>
          <w:tcPr>
            <w:tcW w:w="2568" w:type="dxa"/>
          </w:tcPr>
          <w:p w14:paraId="360A988B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57 (0.50, 0.64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648BFF41" w14:textId="77777777" w:rsidTr="00DC6ED7">
        <w:tc>
          <w:tcPr>
            <w:tcW w:w="2126" w:type="dxa"/>
            <w:vMerge/>
          </w:tcPr>
          <w:p w14:paraId="1BD643E5" w14:textId="77777777" w:rsidR="00DC6ED7" w:rsidRPr="00764E0D" w:rsidRDefault="00DC6ED7" w:rsidP="002F1FED">
            <w:pPr>
              <w:rPr>
                <w:rFonts w:ascii="Times-Roman" w:hAnsi="Times-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05F76A48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NAFLD fibrosis score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FB50792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282</w:t>
            </w:r>
          </w:p>
        </w:tc>
        <w:tc>
          <w:tcPr>
            <w:tcW w:w="2568" w:type="dxa"/>
          </w:tcPr>
          <w:p w14:paraId="5EF06DD0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66 (0.59, 0.73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  <w:p w14:paraId="48B1B57B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</w:tr>
      <w:tr w:rsidR="00DC6ED7" w:rsidRPr="00764E0D" w14:paraId="0A595FE1" w14:textId="77777777" w:rsidTr="00DC6ED7">
        <w:tc>
          <w:tcPr>
            <w:tcW w:w="2126" w:type="dxa"/>
          </w:tcPr>
          <w:p w14:paraId="69CC5D11" w14:textId="77777777" w:rsidR="00DC6ED7" w:rsidRPr="00764E0D" w:rsidRDefault="00DC6ED7" w:rsidP="002F1FED">
            <w:pPr>
              <w:rPr>
                <w:rFonts w:ascii="Times-Roman" w:hAnsi="Times-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601B4A10" w14:textId="77777777" w:rsidR="00DC6ED7" w:rsidRPr="00764E0D" w:rsidRDefault="00DC6ED7" w:rsidP="002F1FED">
            <w:pPr>
              <w:rPr>
                <w:rFonts w:ascii="Times-Roman" w:hAnsi="Times-Roman"/>
                <w:color w:val="000000"/>
                <w:sz w:val="21"/>
                <w:szCs w:val="21"/>
              </w:rPr>
            </w:pPr>
          </w:p>
        </w:tc>
        <w:tc>
          <w:tcPr>
            <w:tcW w:w="2938" w:type="dxa"/>
          </w:tcPr>
          <w:p w14:paraId="11F52F7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568" w:type="dxa"/>
          </w:tcPr>
          <w:p w14:paraId="0629BD8C" w14:textId="77777777" w:rsidR="00DC6ED7" w:rsidRPr="00764E0D" w:rsidRDefault="00DC6ED7" w:rsidP="002F1FED">
            <w:pPr>
              <w:rPr>
                <w:rFonts w:ascii="Times-Roman" w:hAnsi="Times-Roman"/>
                <w:color w:val="000000"/>
                <w:sz w:val="21"/>
                <w:szCs w:val="21"/>
              </w:rPr>
            </w:pPr>
          </w:p>
        </w:tc>
      </w:tr>
      <w:tr w:rsidR="00DC6ED7" w:rsidRPr="00764E0D" w14:paraId="7E32C2F4" w14:textId="77777777" w:rsidTr="00DC6ED7">
        <w:tc>
          <w:tcPr>
            <w:tcW w:w="2126" w:type="dxa"/>
            <w:vMerge w:val="restart"/>
          </w:tcPr>
          <w:p w14:paraId="21C0012C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Progression to advanced fibrosis</w:t>
            </w:r>
          </w:p>
        </w:tc>
        <w:tc>
          <w:tcPr>
            <w:tcW w:w="2126" w:type="dxa"/>
          </w:tcPr>
          <w:p w14:paraId="5DF9C4E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APRI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204D76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bookmarkStart w:id="0" w:name="OLE_LINK231"/>
            <w:bookmarkStart w:id="1" w:name="OLE_LINK232"/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2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</w:t>
            </w:r>
            <w:bookmarkEnd w:id="0"/>
            <w:bookmarkEnd w:id="1"/>
          </w:p>
        </w:tc>
        <w:tc>
          <w:tcPr>
            <w:tcW w:w="2568" w:type="dxa"/>
          </w:tcPr>
          <w:p w14:paraId="1EC81DFA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0.82 (0.74, 0.89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6CCE5285" w14:textId="77777777" w:rsidTr="00DC6ED7">
        <w:tc>
          <w:tcPr>
            <w:tcW w:w="2126" w:type="dxa"/>
            <w:vMerge/>
          </w:tcPr>
          <w:p w14:paraId="7C6E0140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2332E2C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FIB-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232766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2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2568" w:type="dxa"/>
          </w:tcPr>
          <w:p w14:paraId="14F561A1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81 (0.73, 0.89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  <w:p w14:paraId="24AF1BE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</w:tr>
      <w:tr w:rsidR="00DC6ED7" w:rsidRPr="00764E0D" w14:paraId="429A40CF" w14:textId="77777777" w:rsidTr="00DC6ED7">
        <w:tc>
          <w:tcPr>
            <w:tcW w:w="2126" w:type="dxa"/>
            <w:vMerge/>
          </w:tcPr>
          <w:p w14:paraId="42409DD8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43F4461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AST/ALT ratio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0D323D1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2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2568" w:type="dxa"/>
          </w:tcPr>
          <w:p w14:paraId="5B5E9FE7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68 (0.59, 0.77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  <w:p w14:paraId="5829471E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</w:tr>
      <w:tr w:rsidR="00DC6ED7" w:rsidRPr="00764E0D" w14:paraId="228E51A2" w14:textId="77777777" w:rsidTr="00DC6ED7">
        <w:tc>
          <w:tcPr>
            <w:tcW w:w="2126" w:type="dxa"/>
            <w:vMerge/>
          </w:tcPr>
          <w:p w14:paraId="32B52928" w14:textId="77777777" w:rsidR="00DC6ED7" w:rsidRPr="00764E0D" w:rsidRDefault="00DC6ED7" w:rsidP="002F1FED">
            <w:pPr>
              <w:rPr>
                <w:rFonts w:ascii="Times-Roman" w:hAnsi="Times-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6AF8A2D8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NAFLD fibrosis score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TaWRkaXF1aTwvQXV0aG9yPjxZZWFyPjIwMTk8L1llYXI+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1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F8C24F7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2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2568" w:type="dxa"/>
          </w:tcPr>
          <w:p w14:paraId="1E72F22C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Times-Roman" w:hAnsi="Times-Roman"/>
                <w:color w:val="000000"/>
                <w:sz w:val="21"/>
                <w:szCs w:val="21"/>
              </w:rPr>
              <w:t>0.80 (0.71,0.88)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t xml:space="preserve">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  <w:p w14:paraId="3AC13EAD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</w:tr>
      <w:tr w:rsidR="00DC6ED7" w:rsidRPr="00764E0D" w14:paraId="1BA3FFD9" w14:textId="77777777" w:rsidTr="00DC6ED7">
        <w:trPr>
          <w:gridAfter w:val="3"/>
          <w:wAfter w:w="7632" w:type="dxa"/>
        </w:trPr>
        <w:tc>
          <w:tcPr>
            <w:tcW w:w="2126" w:type="dxa"/>
          </w:tcPr>
          <w:p w14:paraId="48DE8513" w14:textId="77777777" w:rsidR="00DC6ED7" w:rsidRPr="00764E0D" w:rsidRDefault="00DC6ED7" w:rsidP="002F1FED">
            <w:pPr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</w:pPr>
          </w:p>
        </w:tc>
      </w:tr>
      <w:tr w:rsidR="00DC6ED7" w:rsidRPr="00764E0D" w14:paraId="6997C6A8" w14:textId="77777777" w:rsidTr="00DC6ED7">
        <w:tc>
          <w:tcPr>
            <w:tcW w:w="2126" w:type="dxa"/>
            <w:vMerge w:val="restart"/>
          </w:tcPr>
          <w:p w14:paraId="7D9AE86B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  <w:t>Progression to cirrhosis</w:t>
            </w:r>
          </w:p>
        </w:tc>
        <w:tc>
          <w:tcPr>
            <w:tcW w:w="2126" w:type="dxa"/>
          </w:tcPr>
          <w:p w14:paraId="3AD340BD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LSM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by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VCTE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begin">
                <w:fldData xml:space="preserve">PEVuZE5vdGU+PENpdGU+PEF1dGhvcj5Mb29tYmE8L0F1dGhvcj48WWVhcj4yMDIzPC9ZZWFyPjxS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begin">
                <w:fldData xml:space="preserve">PEVuZE5vdGU+PENpdGU+PEF1dGhvcj5Mb29tYmE8L0F1dGhvcj48WWVhcj4yMDIzPC9ZZWFyPjxS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  <w:shd w:val="clear" w:color="auto" w:fill="FFFFFF"/>
              </w:rPr>
              <w:t>[53]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end"/>
            </w:r>
          </w:p>
        </w:tc>
        <w:tc>
          <w:tcPr>
            <w:tcW w:w="2938" w:type="dxa"/>
          </w:tcPr>
          <w:p w14:paraId="556773D7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664</w:t>
            </w:r>
          </w:p>
        </w:tc>
        <w:tc>
          <w:tcPr>
            <w:tcW w:w="2568" w:type="dxa"/>
          </w:tcPr>
          <w:p w14:paraId="7CD3EF7F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0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.72 (0.66, 0.77)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3C183C05" w14:textId="77777777" w:rsidTr="00DC6ED7">
        <w:tc>
          <w:tcPr>
            <w:tcW w:w="2126" w:type="dxa"/>
            <w:vMerge/>
          </w:tcPr>
          <w:p w14:paraId="7EAD0E0B" w14:textId="77777777" w:rsidR="00DC6ED7" w:rsidRPr="00764E0D" w:rsidRDefault="00DC6ED7" w:rsidP="002F1FED">
            <w:pPr>
              <w:rPr>
                <w:rFonts w:ascii="ClassicalGaramondBT-Roman" w:hAnsi="ClassicalGaramondBT-Roman" w:hint="eastAsia"/>
                <w:color w:val="231F2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5000B53B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ClassicalGaramondBT-Roman" w:hAnsi="ClassicalGaramondBT-Roman"/>
                <w:color w:val="231F20"/>
                <w:sz w:val="21"/>
                <w:szCs w:val="21"/>
              </w:rPr>
              <w:t>Agile 3+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begin">
                <w:fldData xml:space="preserve">PEVuZE5vdGU+PENpdGU+PEF1dGhvcj5Mb29tYmE8L0F1dGhvcj48WWVhcj4yMDIzPC9ZZWFyPjxS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begin">
                <w:fldData xml:space="preserve">PEVuZE5vdGU+PENpdGU+PEF1dGhvcj5Mb29tYmE8L0F1dGhvcj48WWVhcj4yMDIzPC9ZZWFyPjxS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  <w:shd w:val="clear" w:color="auto" w:fill="FFFFFF"/>
              </w:rPr>
              <w:t>[53]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fldChar w:fldCharType="end"/>
            </w:r>
          </w:p>
          <w:p w14:paraId="46356E3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938" w:type="dxa"/>
          </w:tcPr>
          <w:p w14:paraId="0AD28017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629</w:t>
            </w:r>
          </w:p>
        </w:tc>
        <w:tc>
          <w:tcPr>
            <w:tcW w:w="2568" w:type="dxa"/>
          </w:tcPr>
          <w:p w14:paraId="48889DBD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0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.70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(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.64, 0.76) 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:vertAlign w:val="superscript"/>
                <w14:ligatures w14:val="standardContextual"/>
              </w:rPr>
              <w:t>#</w:t>
            </w:r>
          </w:p>
        </w:tc>
      </w:tr>
      <w:tr w:rsidR="00DC6ED7" w:rsidRPr="00764E0D" w14:paraId="48C40ADC" w14:textId="77777777" w:rsidTr="00DC6ED7">
        <w:trPr>
          <w:gridAfter w:val="3"/>
          <w:wAfter w:w="7632" w:type="dxa"/>
        </w:trPr>
        <w:tc>
          <w:tcPr>
            <w:tcW w:w="2126" w:type="dxa"/>
          </w:tcPr>
          <w:p w14:paraId="08C355ED" w14:textId="77777777" w:rsidR="00DC6ED7" w:rsidRPr="00764E0D" w:rsidRDefault="00DC6ED7" w:rsidP="002F1FED">
            <w:pPr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</w:pPr>
          </w:p>
        </w:tc>
      </w:tr>
      <w:tr w:rsidR="00DC6ED7" w:rsidRPr="00764E0D" w14:paraId="077A8257" w14:textId="77777777" w:rsidTr="00DC6ED7">
        <w:tc>
          <w:tcPr>
            <w:tcW w:w="2126" w:type="dxa"/>
            <w:vMerge w:val="restart"/>
          </w:tcPr>
          <w:p w14:paraId="23E188BE" w14:textId="77777777" w:rsidR="00DC6ED7" w:rsidRPr="00764E0D" w:rsidRDefault="00DC6ED7" w:rsidP="002F1FED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  <w:t>Progression to liver-related events</w:t>
            </w:r>
          </w:p>
          <w:p w14:paraId="1E47AD4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3ED0395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Agile 3+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5358F2F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02C2D53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9 (0.85-0.92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bookmarkStart w:id="2" w:name="OLE_LINK241"/>
            <w:bookmarkStart w:id="3" w:name="OLE_LINK242"/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  <w:bookmarkEnd w:id="2"/>
            <w:bookmarkEnd w:id="3"/>
          </w:p>
        </w:tc>
      </w:tr>
      <w:tr w:rsidR="00DC6ED7" w:rsidRPr="00764E0D" w14:paraId="3D7BF918" w14:textId="77777777" w:rsidTr="00DC6ED7">
        <w:tc>
          <w:tcPr>
            <w:tcW w:w="2126" w:type="dxa"/>
            <w:vMerge/>
          </w:tcPr>
          <w:p w14:paraId="01E6F18B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13CD12D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Agile 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3D598DC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2FA08E33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8 (0.85-0.91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2CACB629" w14:textId="77777777" w:rsidTr="00DC6ED7">
        <w:tc>
          <w:tcPr>
            <w:tcW w:w="2126" w:type="dxa"/>
            <w:vMerge/>
          </w:tcPr>
          <w:p w14:paraId="580FDAE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734D6079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LSM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A7B07A0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6 603</w:t>
            </w:r>
          </w:p>
        </w:tc>
        <w:tc>
          <w:tcPr>
            <w:tcW w:w="2568" w:type="dxa"/>
            <w:vAlign w:val="bottom"/>
          </w:tcPr>
          <w:p w14:paraId="5CE08720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5 (0.82-0.8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1F56FDF5" w14:textId="77777777" w:rsidTr="00DC6ED7">
        <w:tc>
          <w:tcPr>
            <w:tcW w:w="2126" w:type="dxa"/>
            <w:vMerge/>
          </w:tcPr>
          <w:p w14:paraId="78D50D12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20636500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FIB-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2026756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50</w:t>
            </w:r>
          </w:p>
        </w:tc>
        <w:tc>
          <w:tcPr>
            <w:tcW w:w="2568" w:type="dxa"/>
            <w:vAlign w:val="bottom"/>
          </w:tcPr>
          <w:p w14:paraId="7E7310C3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4 (0.81-0.8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78F9167" w14:textId="77777777" w:rsidTr="00DC6ED7">
        <w:tc>
          <w:tcPr>
            <w:tcW w:w="2126" w:type="dxa"/>
            <w:vMerge/>
          </w:tcPr>
          <w:p w14:paraId="67594FE2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685A6D90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NFS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02A0CB2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064</w:t>
            </w:r>
          </w:p>
        </w:tc>
        <w:tc>
          <w:tcPr>
            <w:tcW w:w="2568" w:type="dxa"/>
            <w:vAlign w:val="bottom"/>
          </w:tcPr>
          <w:p w14:paraId="1835EB46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4 (0.80-0.8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0A9FC8EB" w14:textId="77777777" w:rsidTr="00DC6ED7">
        <w:tc>
          <w:tcPr>
            <w:tcW w:w="2126" w:type="dxa"/>
            <w:vMerge/>
          </w:tcPr>
          <w:p w14:paraId="09CA065F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266317D8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APRI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42968F30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75</w:t>
            </w:r>
          </w:p>
        </w:tc>
        <w:tc>
          <w:tcPr>
            <w:tcW w:w="2568" w:type="dxa"/>
            <w:vAlign w:val="bottom"/>
          </w:tcPr>
          <w:p w14:paraId="24FFF67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9 (0.75-0.8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75E17D1D" w14:textId="77777777" w:rsidTr="00DC6ED7">
        <w:tc>
          <w:tcPr>
            <w:tcW w:w="2126" w:type="dxa"/>
            <w:vMerge/>
          </w:tcPr>
          <w:p w14:paraId="2EEB98F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1F5915E7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FAST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37A9F94A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1 541</w:t>
            </w:r>
          </w:p>
        </w:tc>
        <w:tc>
          <w:tcPr>
            <w:tcW w:w="2568" w:type="dxa"/>
            <w:vAlign w:val="bottom"/>
          </w:tcPr>
          <w:p w14:paraId="0ECD527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8 (0.74-0.8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35D05F9E" w14:textId="77777777" w:rsidTr="00DC6ED7">
        <w:tc>
          <w:tcPr>
            <w:tcW w:w="2126" w:type="dxa"/>
            <w:vMerge/>
          </w:tcPr>
          <w:p w14:paraId="6689B23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4B873C1A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AAR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1E1993E7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3 159</w:t>
            </w:r>
          </w:p>
        </w:tc>
        <w:tc>
          <w:tcPr>
            <w:tcW w:w="2568" w:type="dxa"/>
            <w:vAlign w:val="bottom"/>
          </w:tcPr>
          <w:p w14:paraId="564BD25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67 (0.62-0.71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418ECF8D" w14:textId="77777777" w:rsidTr="00DC6ED7">
        <w:tc>
          <w:tcPr>
            <w:tcW w:w="2126" w:type="dxa"/>
            <w:vMerge/>
          </w:tcPr>
          <w:p w14:paraId="15F10359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5A1A23BB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BARD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37D991D4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498</w:t>
            </w:r>
          </w:p>
        </w:tc>
        <w:tc>
          <w:tcPr>
            <w:tcW w:w="2568" w:type="dxa"/>
            <w:vAlign w:val="bottom"/>
          </w:tcPr>
          <w:p w14:paraId="30BC4423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69 (0.65-0.7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41FF4829" w14:textId="77777777" w:rsidTr="00DC6ED7">
        <w:tc>
          <w:tcPr>
            <w:tcW w:w="2126" w:type="dxa"/>
            <w:vMerge/>
          </w:tcPr>
          <w:p w14:paraId="1EBD3016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126" w:type="dxa"/>
          </w:tcPr>
          <w:p w14:paraId="5AEA89F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proofErr w:type="spellStart"/>
            <w:r w:rsidRPr="00764E0D">
              <w:rPr>
                <w:rFonts w:ascii="Times New Roman" w:hAnsi="Times New Roman" w:cs="Times New Roman"/>
                <w:sz w:val="21"/>
                <w:szCs w:val="21"/>
              </w:rPr>
              <w:t>acFibroMASH</w:t>
            </w:r>
            <w:proofErr w:type="spellEnd"/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GZW5nPC9BdXRob3I+PFllYXI+MjAyNTwvWWVhcj48UmVj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HBhZ2VzPjc4NS03OTY8L3Bh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GZW5nPC9BdXRob3I+PFllYXI+MjAyNTwvWWVhcj48UmVj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HBhZ2VzPjc4NS03OTY8L3Bh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46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2BCB27B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AdvTT08640291" w:hAnsi="AdvTT08640291"/>
                <w:color w:val="000000"/>
                <w:sz w:val="21"/>
                <w:szCs w:val="21"/>
              </w:rPr>
              <w:t>9034</w:t>
            </w:r>
          </w:p>
          <w:p w14:paraId="4C181763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  <w:tc>
          <w:tcPr>
            <w:tcW w:w="2568" w:type="dxa"/>
          </w:tcPr>
          <w:p w14:paraId="534610C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AdvTT0eeac7f7.B" w:hAnsi="AdvTT0eeac7f7.B"/>
                <w:color w:val="000000"/>
                <w:sz w:val="21"/>
                <w:szCs w:val="21"/>
              </w:rPr>
              <w:t>0.84 (0.79-0.8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71F382B7" w14:textId="77777777" w:rsidTr="00DC6ED7">
        <w:tc>
          <w:tcPr>
            <w:tcW w:w="2126" w:type="dxa"/>
            <w:vMerge w:val="restart"/>
          </w:tcPr>
          <w:p w14:paraId="798035DE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  <w:t>Progression to HCC</w:t>
            </w:r>
          </w:p>
        </w:tc>
        <w:tc>
          <w:tcPr>
            <w:tcW w:w="2126" w:type="dxa"/>
            <w:vAlign w:val="bottom"/>
          </w:tcPr>
          <w:p w14:paraId="469F71D8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gile 3+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6DDF506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2B1C263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0 (0.73-0.87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77343681" w14:textId="77777777" w:rsidTr="00DC6ED7">
        <w:tc>
          <w:tcPr>
            <w:tcW w:w="2126" w:type="dxa"/>
            <w:vMerge/>
          </w:tcPr>
          <w:p w14:paraId="25EAAC28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36DB2FC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gile 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11C5D14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6CFB13D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0 (0.73-0.86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5683F08" w14:textId="77777777" w:rsidTr="00DC6ED7">
        <w:tc>
          <w:tcPr>
            <w:tcW w:w="2126" w:type="dxa"/>
            <w:vMerge/>
          </w:tcPr>
          <w:p w14:paraId="291BDD30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2D014AB0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LSM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259B0A0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6 603</w:t>
            </w:r>
          </w:p>
        </w:tc>
        <w:tc>
          <w:tcPr>
            <w:tcW w:w="2568" w:type="dxa"/>
            <w:vAlign w:val="bottom"/>
          </w:tcPr>
          <w:p w14:paraId="47DC319D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6 (0.69-0.82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1238C6F5" w14:textId="77777777" w:rsidTr="00DC6ED7">
        <w:tc>
          <w:tcPr>
            <w:tcW w:w="2126" w:type="dxa"/>
            <w:vMerge/>
          </w:tcPr>
          <w:p w14:paraId="6B46FE6E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1D9BAAB7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FIB-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7F0DF6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50</w:t>
            </w:r>
          </w:p>
        </w:tc>
        <w:tc>
          <w:tcPr>
            <w:tcW w:w="2568" w:type="dxa"/>
            <w:vAlign w:val="bottom"/>
          </w:tcPr>
          <w:p w14:paraId="6EB78A12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7 (0.71-0.8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4C79317D" w14:textId="77777777" w:rsidTr="00DC6ED7">
        <w:tc>
          <w:tcPr>
            <w:tcW w:w="2126" w:type="dxa"/>
            <w:vMerge/>
          </w:tcPr>
          <w:p w14:paraId="27356691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46ACA00B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NFS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678497E4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064</w:t>
            </w:r>
          </w:p>
        </w:tc>
        <w:tc>
          <w:tcPr>
            <w:tcW w:w="2568" w:type="dxa"/>
            <w:vAlign w:val="bottom"/>
          </w:tcPr>
          <w:p w14:paraId="64C3F41F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7 (0.70-0.8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1A6BA1C" w14:textId="77777777" w:rsidTr="00DC6ED7">
        <w:tc>
          <w:tcPr>
            <w:tcW w:w="2126" w:type="dxa"/>
            <w:vMerge/>
          </w:tcPr>
          <w:p w14:paraId="606C5549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3710B94C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PRI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17A1620B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75</w:t>
            </w:r>
          </w:p>
        </w:tc>
        <w:tc>
          <w:tcPr>
            <w:tcW w:w="2568" w:type="dxa"/>
            <w:vAlign w:val="bottom"/>
          </w:tcPr>
          <w:p w14:paraId="253AF3C6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2 (0.65-0.7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0A971FAF" w14:textId="77777777" w:rsidTr="00DC6ED7">
        <w:tc>
          <w:tcPr>
            <w:tcW w:w="2126" w:type="dxa"/>
            <w:vMerge/>
          </w:tcPr>
          <w:p w14:paraId="543EB371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0476C5C7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FAST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B8E20F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1 541</w:t>
            </w:r>
          </w:p>
        </w:tc>
        <w:tc>
          <w:tcPr>
            <w:tcW w:w="2568" w:type="dxa"/>
            <w:vAlign w:val="bottom"/>
          </w:tcPr>
          <w:p w14:paraId="769343A6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4 (0.67-0.81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0C138B7B" w14:textId="77777777" w:rsidTr="00DC6ED7">
        <w:tc>
          <w:tcPr>
            <w:tcW w:w="2126" w:type="dxa"/>
            <w:vMerge/>
          </w:tcPr>
          <w:p w14:paraId="62A73119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43137296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AR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C1FAA8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3 159</w:t>
            </w:r>
          </w:p>
        </w:tc>
        <w:tc>
          <w:tcPr>
            <w:tcW w:w="2568" w:type="dxa"/>
            <w:vAlign w:val="bottom"/>
          </w:tcPr>
          <w:p w14:paraId="45DEB6B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64 (0.57-0.70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139CB1AF" w14:textId="77777777" w:rsidTr="00DC6ED7">
        <w:tc>
          <w:tcPr>
            <w:tcW w:w="2126" w:type="dxa"/>
            <w:vMerge/>
          </w:tcPr>
          <w:p w14:paraId="64DAA5BA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3314CBAE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BARD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3FD6966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498</w:t>
            </w:r>
          </w:p>
        </w:tc>
        <w:tc>
          <w:tcPr>
            <w:tcW w:w="2568" w:type="dxa"/>
            <w:vAlign w:val="bottom"/>
          </w:tcPr>
          <w:p w14:paraId="265485C6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63 (0.56-0.69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232322F1" w14:textId="77777777" w:rsidTr="00DC6ED7">
        <w:tc>
          <w:tcPr>
            <w:tcW w:w="2126" w:type="dxa"/>
          </w:tcPr>
          <w:p w14:paraId="259B8E59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5BB0BD7A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938" w:type="dxa"/>
          </w:tcPr>
          <w:p w14:paraId="2661E6A9" w14:textId="77777777" w:rsidR="00DC6ED7" w:rsidRPr="00764E0D" w:rsidRDefault="00DC6ED7" w:rsidP="002F1FED">
            <w:pPr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568" w:type="dxa"/>
            <w:vAlign w:val="bottom"/>
          </w:tcPr>
          <w:p w14:paraId="14DAA61B" w14:textId="77777777" w:rsidR="00DC6ED7" w:rsidRPr="00764E0D" w:rsidRDefault="00DC6ED7" w:rsidP="002F1FED">
            <w:pPr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</w:tr>
      <w:tr w:rsidR="00DC6ED7" w:rsidRPr="00764E0D" w14:paraId="3E61A5B2" w14:textId="77777777" w:rsidTr="00DC6ED7">
        <w:tc>
          <w:tcPr>
            <w:tcW w:w="2126" w:type="dxa"/>
          </w:tcPr>
          <w:p w14:paraId="630FE67D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740A32C2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938" w:type="dxa"/>
          </w:tcPr>
          <w:p w14:paraId="464A2527" w14:textId="77777777" w:rsidR="00DC6ED7" w:rsidRPr="00764E0D" w:rsidRDefault="00DC6ED7" w:rsidP="002F1FED">
            <w:pPr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568" w:type="dxa"/>
            <w:vAlign w:val="bottom"/>
          </w:tcPr>
          <w:p w14:paraId="25801991" w14:textId="77777777" w:rsidR="00DC6ED7" w:rsidRPr="00764E0D" w:rsidRDefault="00DC6ED7" w:rsidP="002F1FED">
            <w:pPr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</w:tr>
      <w:tr w:rsidR="00DC6ED7" w:rsidRPr="00764E0D" w14:paraId="17DD8508" w14:textId="77777777" w:rsidTr="00DC6ED7">
        <w:tc>
          <w:tcPr>
            <w:tcW w:w="2126" w:type="dxa"/>
            <w:vMerge w:val="restart"/>
          </w:tcPr>
          <w:p w14:paraId="625CDEAB" w14:textId="10B0EEFD" w:rsidR="00DC6ED7" w:rsidRPr="00764E0D" w:rsidRDefault="00DC6ED7" w:rsidP="00DC6ED7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b/>
                <w:bCs/>
                <w:color w:val="231F20"/>
                <w:sz w:val="21"/>
                <w:szCs w:val="21"/>
              </w:rPr>
              <w:t>Progression to hepatic decompensation</w:t>
            </w:r>
          </w:p>
        </w:tc>
        <w:tc>
          <w:tcPr>
            <w:tcW w:w="2126" w:type="dxa"/>
            <w:vAlign w:val="bottom"/>
          </w:tcPr>
          <w:p w14:paraId="1FD7411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gile 3+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1FE878E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347216B2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 xml:space="preserve">0.94 (0.91-0.96)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E3847C7" w14:textId="77777777" w:rsidTr="00DC6ED7">
        <w:tc>
          <w:tcPr>
            <w:tcW w:w="2126" w:type="dxa"/>
            <w:vMerge/>
          </w:tcPr>
          <w:p w14:paraId="284539A2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02C0B866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gile 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366ECB8A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48</w:t>
            </w:r>
          </w:p>
        </w:tc>
        <w:tc>
          <w:tcPr>
            <w:tcW w:w="2568" w:type="dxa"/>
            <w:vAlign w:val="bottom"/>
          </w:tcPr>
          <w:p w14:paraId="5383469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93 (0.90-0.96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395AF971" w14:textId="77777777" w:rsidTr="00DC6ED7">
        <w:tc>
          <w:tcPr>
            <w:tcW w:w="2126" w:type="dxa"/>
            <w:vMerge/>
          </w:tcPr>
          <w:p w14:paraId="0026823A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605E91F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LSM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27124843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6 603</w:t>
            </w:r>
          </w:p>
        </w:tc>
        <w:tc>
          <w:tcPr>
            <w:tcW w:w="2568" w:type="dxa"/>
            <w:vAlign w:val="bottom"/>
          </w:tcPr>
          <w:p w14:paraId="036AF58E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90 (0.88-0.94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4497EA17" w14:textId="77777777" w:rsidTr="00DC6ED7">
        <w:tc>
          <w:tcPr>
            <w:tcW w:w="2126" w:type="dxa"/>
            <w:vMerge/>
          </w:tcPr>
          <w:p w14:paraId="72202802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56ABCB43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FIB-4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17A1B0D2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50</w:t>
            </w:r>
          </w:p>
        </w:tc>
        <w:tc>
          <w:tcPr>
            <w:tcW w:w="2568" w:type="dxa"/>
            <w:vAlign w:val="bottom"/>
          </w:tcPr>
          <w:p w14:paraId="310915D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8 (0.85-0.92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7DB2B22F" w14:textId="77777777" w:rsidTr="00DC6ED7">
        <w:tc>
          <w:tcPr>
            <w:tcW w:w="2126" w:type="dxa"/>
            <w:vMerge/>
          </w:tcPr>
          <w:p w14:paraId="12FC6068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770B2668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NFS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01CD5F9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064</w:t>
            </w:r>
          </w:p>
        </w:tc>
        <w:tc>
          <w:tcPr>
            <w:tcW w:w="2568" w:type="dxa"/>
            <w:vAlign w:val="bottom"/>
          </w:tcPr>
          <w:p w14:paraId="3ED7F3D9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9 (0.86-0.9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1E990E5" w14:textId="77777777" w:rsidTr="00DC6ED7">
        <w:tc>
          <w:tcPr>
            <w:tcW w:w="2126" w:type="dxa"/>
            <w:vMerge/>
          </w:tcPr>
          <w:p w14:paraId="4B6AAA90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561E28F5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PRI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5E16264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975</w:t>
            </w:r>
          </w:p>
        </w:tc>
        <w:tc>
          <w:tcPr>
            <w:tcW w:w="2568" w:type="dxa"/>
            <w:vAlign w:val="bottom"/>
          </w:tcPr>
          <w:p w14:paraId="12C670FF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4 (0.79-0.88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6360C85C" w14:textId="77777777" w:rsidTr="00DC6ED7">
        <w:tc>
          <w:tcPr>
            <w:tcW w:w="2126" w:type="dxa"/>
            <w:vMerge/>
          </w:tcPr>
          <w:p w14:paraId="58688C1D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3DD41618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FAST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0C605D3B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1 541</w:t>
            </w:r>
          </w:p>
        </w:tc>
        <w:tc>
          <w:tcPr>
            <w:tcW w:w="2568" w:type="dxa"/>
            <w:vAlign w:val="bottom"/>
          </w:tcPr>
          <w:p w14:paraId="67E550FC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81 (0.75-0.86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2949440D" w14:textId="77777777" w:rsidTr="00DC6ED7">
        <w:tc>
          <w:tcPr>
            <w:tcW w:w="2126" w:type="dxa"/>
            <w:vMerge/>
          </w:tcPr>
          <w:p w14:paraId="12F35215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1BA0AF3F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AAR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7E6FBF87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3 159</w:t>
            </w:r>
          </w:p>
        </w:tc>
        <w:tc>
          <w:tcPr>
            <w:tcW w:w="2568" w:type="dxa"/>
            <w:vAlign w:val="bottom"/>
          </w:tcPr>
          <w:p w14:paraId="20138E5D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68 (0.64-0.73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72893873" w14:textId="77777777" w:rsidTr="00DC6ED7">
        <w:tc>
          <w:tcPr>
            <w:tcW w:w="2126" w:type="dxa"/>
            <w:vMerge/>
          </w:tcPr>
          <w:p w14:paraId="7AC47E63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vAlign w:val="bottom"/>
          </w:tcPr>
          <w:p w14:paraId="5F3189BC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BARD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aW48L0F1dGhvcj48WWVhcj4yMDI0PC9ZZWFyPjxSZWNO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57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2938" w:type="dxa"/>
          </w:tcPr>
          <w:p w14:paraId="0A7DCF30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12 498</w:t>
            </w:r>
          </w:p>
        </w:tc>
        <w:tc>
          <w:tcPr>
            <w:tcW w:w="2568" w:type="dxa"/>
            <w:vAlign w:val="bottom"/>
          </w:tcPr>
          <w:p w14:paraId="17820868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0.73 (0.68-0.77)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  <w:tr w:rsidR="00DC6ED7" w:rsidRPr="00764E0D" w14:paraId="09C01E21" w14:textId="77777777" w:rsidTr="00DC6ED7">
        <w:tc>
          <w:tcPr>
            <w:tcW w:w="2126" w:type="dxa"/>
          </w:tcPr>
          <w:p w14:paraId="1547763C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718FA932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938" w:type="dxa"/>
          </w:tcPr>
          <w:p w14:paraId="2F5AD55B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  <w:tc>
          <w:tcPr>
            <w:tcW w:w="2568" w:type="dxa"/>
          </w:tcPr>
          <w:p w14:paraId="4AB7D701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</w:tr>
      <w:tr w:rsidR="00DC6ED7" w:rsidRPr="00764E0D" w14:paraId="6CD49DC0" w14:textId="77777777" w:rsidTr="00DC6ED7">
        <w:trPr>
          <w:trHeight w:val="1135"/>
        </w:trPr>
        <w:tc>
          <w:tcPr>
            <w:tcW w:w="2126" w:type="dxa"/>
            <w:vMerge w:val="restart"/>
          </w:tcPr>
          <w:p w14:paraId="2A508685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764E0D">
              <w:rPr>
                <w:rFonts w:ascii="Times New Roman" w:eastAsia="DengXian" w:hAnsi="Times New Roman" w:cs="Times New Roman"/>
                <w:b/>
                <w:bCs/>
                <w:color w:val="000000"/>
                <w:sz w:val="21"/>
                <w:szCs w:val="21"/>
              </w:rPr>
              <w:t xml:space="preserve">Prediction of histological </w:t>
            </w:r>
          </w:p>
          <w:p w14:paraId="6E456E6F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764E0D">
              <w:rPr>
                <w:rFonts w:ascii="Times New Roman" w:eastAsia="DengXian" w:hAnsi="Times New Roman" w:cs="Times New Roman"/>
                <w:b/>
                <w:bCs/>
                <w:color w:val="000000"/>
                <w:sz w:val="21"/>
                <w:szCs w:val="21"/>
              </w:rPr>
              <w:t>resolution of MASH</w:t>
            </w:r>
          </w:p>
          <w:p w14:paraId="78AA9B85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</w:tcPr>
          <w:p w14:paraId="441D3F9E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  <w:bookmarkStart w:id="4" w:name="OLE_LINK245"/>
            <w:bookmarkStart w:id="5" w:name="OLE_LINK246"/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>MASH Resolution</w:t>
            </w:r>
            <w:bookmarkEnd w:id="4"/>
            <w:bookmarkEnd w:id="5"/>
            <w:r w:rsidRPr="00764E0D"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  <w:t xml:space="preserve"> Index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b29tYmE8L0F1dGhvcj48WWVhcj4yMDI0PC9ZZWFyPjxS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begin">
                <w:fldData xml:space="preserve">PEVuZE5vdGU+PENpdGU+PEF1dGhvcj5Mb29tYmE8L0F1dGhvcj48WWVhcj4yMDI0PC9ZZWFyPjxS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.DATA </w:instrTex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Pr="00764E0D">
              <w:rPr>
                <w:rFonts w:ascii="Times New Roman" w:hAnsi="Times New Roman" w:cs="Times New Roman"/>
                <w:noProof/>
                <w:sz w:val="21"/>
                <w:szCs w:val="21"/>
              </w:rPr>
              <w:t>[62]</w:t>
            </w:r>
            <w:r w:rsidRPr="00764E0D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  <w:p w14:paraId="311E6571" w14:textId="77777777" w:rsidR="00DC6ED7" w:rsidRPr="00764E0D" w:rsidRDefault="00DC6ED7" w:rsidP="002F1FED">
            <w:pPr>
              <w:spacing w:line="168" w:lineRule="auto"/>
              <w:rPr>
                <w:rFonts w:ascii="Times New Roman" w:hAnsi="Times New Roman" w:cs="Times New Roman"/>
                <w:color w:val="000000"/>
                <w:sz w:val="21"/>
                <w:szCs w:val="21"/>
                <w:highlight w:val="yellow"/>
              </w:rPr>
            </w:pPr>
          </w:p>
        </w:tc>
        <w:tc>
          <w:tcPr>
            <w:tcW w:w="2938" w:type="dxa"/>
          </w:tcPr>
          <w:p w14:paraId="7626801B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D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e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rivation cohort (n=95); validation cohort (n=163)</w:t>
            </w:r>
          </w:p>
          <w:p w14:paraId="3E0D86C4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568" w:type="dxa"/>
          </w:tcPr>
          <w:p w14:paraId="27F7E9E4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0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.81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(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0.69-0.93)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in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de</w:t>
            </w: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rivation cohort; 0.83 (0.76-0.91) in validation cohort </w:t>
            </w:r>
            <w:bookmarkStart w:id="6" w:name="OLE_LINK243"/>
            <w:bookmarkStart w:id="7" w:name="OLE_LINK244"/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  <w:bookmarkEnd w:id="6"/>
            <w:bookmarkEnd w:id="7"/>
          </w:p>
        </w:tc>
      </w:tr>
      <w:tr w:rsidR="00DC6ED7" w:rsidRPr="00764E0D" w14:paraId="150708C2" w14:textId="77777777" w:rsidTr="00DC6ED7">
        <w:tc>
          <w:tcPr>
            <w:tcW w:w="2126" w:type="dxa"/>
            <w:vMerge/>
            <w:tcBorders>
              <w:bottom w:val="single" w:sz="4" w:space="0" w:color="auto"/>
            </w:tcBorders>
          </w:tcPr>
          <w:p w14:paraId="33B4CB5B" w14:textId="77777777" w:rsidR="00DC6ED7" w:rsidRPr="00764E0D" w:rsidRDefault="00DC6ED7" w:rsidP="002F1FED">
            <w:pPr>
              <w:spacing w:line="168" w:lineRule="auto"/>
              <w:rPr>
                <w:rFonts w:ascii="Times New Roman" w:eastAsia="DengXi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39EA3E99" w14:textId="77777777" w:rsidR="00DC6ED7" w:rsidRPr="00764E0D" w:rsidRDefault="00DC6ED7" w:rsidP="002F1FED">
            <w:pPr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Reduction in FAST score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fldChar w:fldCharType="begin">
                <w:fldData xml:space="preserve">PEVuZE5vdGU+PENpdGU+PEF1dGhvcj5XYWktU3VuIFdvbmc8L0F1dGhvcj48WWVhcj4yMDIzPC9Z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</w:fldData>
              </w:fldChar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instrText xml:space="preserve"> ADDIN EN.CITE </w:instrTex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fldChar w:fldCharType="begin">
                <w:fldData xml:space="preserve">PEVuZE5vdGU+PENpdGU+PEF1dGhvcj5XYWktU3VuIFdvbmc8L0F1dGhvcj48WWVhcj4yMDIzPC9Z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</w:fldData>
              </w:fldChar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instrText xml:space="preserve"> ADDIN EN.CITE.DATA </w:instrTex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fldChar w:fldCharType="end"/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fldChar w:fldCharType="separate"/>
            </w:r>
            <w:r w:rsidRPr="00764E0D">
              <w:rPr>
                <w:rFonts w:ascii="Times New Roman" w:eastAsiaTheme="minorEastAsia" w:hAnsi="Times New Roman" w:cs="Times New Roman"/>
                <w:noProof/>
                <w:color w:val="000000"/>
                <w:sz w:val="21"/>
                <w:szCs w:val="21"/>
                <w14:ligatures w14:val="standardContextual"/>
              </w:rPr>
              <w:t>[64]</w:t>
            </w:r>
            <w:r w:rsidRPr="00764E0D">
              <w:rPr>
                <w:rFonts w:ascii="Times New Roman" w:eastAsiaTheme="minorEastAsia" w:hAnsi="Times New Roman" w:cs="Times New Roman"/>
                <w:color w:val="000000"/>
                <w:sz w:val="21"/>
                <w:szCs w:val="21"/>
                <w14:ligatures w14:val="standardContextual"/>
              </w:rPr>
              <w:fldChar w:fldCharType="end"/>
            </w:r>
          </w:p>
        </w:tc>
        <w:tc>
          <w:tcPr>
            <w:tcW w:w="2938" w:type="dxa"/>
            <w:tcBorders>
              <w:bottom w:val="single" w:sz="4" w:space="0" w:color="auto"/>
            </w:tcBorders>
          </w:tcPr>
          <w:p w14:paraId="6A703392" w14:textId="77777777" w:rsidR="00DC6ED7" w:rsidRPr="00764E0D" w:rsidRDefault="00DC6ED7" w:rsidP="002F1FED">
            <w:pPr>
              <w:rPr>
                <w:sz w:val="21"/>
                <w:szCs w:val="21"/>
              </w:rPr>
            </w:pPr>
            <w:r w:rsidRPr="00764E0D">
              <w:rPr>
                <w:rFonts w:ascii="AdvTT0d8bc80f.B" w:hAnsi="AdvTT0d8bc80f.B"/>
                <w:color w:val="000000"/>
                <w:sz w:val="21"/>
                <w:szCs w:val="21"/>
              </w:rPr>
              <w:t xml:space="preserve">93 received </w:t>
            </w:r>
            <w:proofErr w:type="spellStart"/>
            <w:proofErr w:type="gramStart"/>
            <w:r w:rsidRPr="00764E0D">
              <w:rPr>
                <w:rFonts w:ascii="AdvTT0d8bc80f.B" w:hAnsi="AdvTT0d8bc80f.B"/>
                <w:color w:val="000000"/>
                <w:sz w:val="21"/>
                <w:szCs w:val="21"/>
              </w:rPr>
              <w:t>semaglutide</w:t>
            </w:r>
            <w:proofErr w:type="spellEnd"/>
            <w:proofErr w:type="gramEnd"/>
          </w:p>
          <w:p w14:paraId="6D77468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2568" w:type="dxa"/>
            <w:tcBorders>
              <w:bottom w:val="single" w:sz="4" w:space="0" w:color="auto"/>
            </w:tcBorders>
          </w:tcPr>
          <w:p w14:paraId="13D95E65" w14:textId="77777777" w:rsidR="00DC6ED7" w:rsidRPr="00764E0D" w:rsidRDefault="00DC6ED7" w:rsidP="002F1FED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764E0D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0.69 (0.58, 0.81)</w:t>
            </w:r>
            <w:r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 xml:space="preserve"> </w:t>
            </w:r>
            <w:r w:rsidRPr="00764E0D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##</w:t>
            </w:r>
          </w:p>
        </w:tc>
      </w:tr>
    </w:tbl>
    <w:p w14:paraId="49E7B991" w14:textId="77777777" w:rsidR="00DC6ED7" w:rsidRPr="00757A49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1CC6718F" w14:textId="35169B0F" w:rsid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r w:rsidRPr="002E3CED">
        <w:rPr>
          <w:rFonts w:ascii="Times New Roman" w:hAnsi="Times New Roman" w:cs="Times New Roman"/>
          <w:i/>
          <w:iCs/>
          <w:sz w:val="21"/>
          <w:szCs w:val="21"/>
        </w:rPr>
        <w:t>Note: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Pr="002E3CED">
        <w:rPr>
          <w:rFonts w:ascii="Times New Roman" w:hAnsi="Times New Roman" w:cs="Times New Roman"/>
          <w:sz w:val="21"/>
          <w:szCs w:val="21"/>
          <w:vertAlign w:val="superscript"/>
        </w:rPr>
        <w:t>#</w:t>
      </w:r>
      <w:r>
        <w:rPr>
          <w:rFonts w:ascii="Times New Roman" w:hAnsi="Times New Roman" w:cs="Times New Roman"/>
          <w:sz w:val="21"/>
          <w:szCs w:val="21"/>
        </w:rPr>
        <w:t xml:space="preserve"> C-</w:t>
      </w:r>
      <w:r>
        <w:rPr>
          <w:rFonts w:ascii="Times New Roman" w:hAnsi="Times New Roman" w:cs="Times New Roman" w:hint="eastAsia"/>
          <w:sz w:val="21"/>
          <w:szCs w:val="21"/>
        </w:rPr>
        <w:t>statistic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bookmarkStart w:id="8" w:name="OLE_LINK218"/>
      <w:bookmarkStart w:id="9" w:name="OLE_LINK220"/>
      <w:r w:rsidRPr="002E3CED">
        <w:rPr>
          <w:rFonts w:ascii="Times New Roman" w:hAnsi="Times New Roman" w:cs="Times New Roman"/>
          <w:sz w:val="21"/>
          <w:szCs w:val="21"/>
          <w:vertAlign w:val="superscript"/>
        </w:rPr>
        <w:t>##</w:t>
      </w:r>
      <w:bookmarkEnd w:id="8"/>
      <w:bookmarkEnd w:id="9"/>
      <w:r>
        <w:rPr>
          <w:rFonts w:ascii="Times New Roman" w:hAnsi="Times New Roman" w:cs="Times New Roman"/>
          <w:sz w:val="21"/>
          <w:szCs w:val="21"/>
        </w:rPr>
        <w:t>AUROC.</w:t>
      </w:r>
    </w:p>
    <w:p w14:paraId="03FF2B48" w14:textId="691AA015" w:rsidR="00DC6ED7" w:rsidRPr="00681CB1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  <w:r w:rsidRPr="00DE42C1">
        <w:rPr>
          <w:rFonts w:ascii="Times New Roman" w:eastAsia="DengXian" w:hAnsi="Times New Roman" w:cs="Times New Roman"/>
          <w:i/>
          <w:iCs/>
          <w:color w:val="000000"/>
          <w:sz w:val="21"/>
          <w:szCs w:val="21"/>
        </w:rPr>
        <w:t>Abbreviations</w:t>
      </w:r>
      <w:r w:rsidRPr="00DE42C1">
        <w:rPr>
          <w:rFonts w:ascii="Times New Roman" w:eastAsia="DengXian" w:hAnsi="Times New Roman" w:cs="Times New Roman"/>
          <w:color w:val="000000"/>
          <w:sz w:val="21"/>
          <w:szCs w:val="21"/>
        </w:rPr>
        <w:t>:</w:t>
      </w:r>
      <w:r>
        <w:rPr>
          <w:rFonts w:ascii="Times New Roman" w:eastAsia="DengXian" w:hAnsi="Times New Roman" w:cs="Times New Roman"/>
          <w:color w:val="000000"/>
          <w:sz w:val="21"/>
          <w:szCs w:val="21"/>
        </w:rPr>
        <w:t xml:space="preserve"> </w:t>
      </w:r>
      <w:r>
        <w:rPr>
          <w:rFonts w:ascii="Times New Roman" w:hAnsi="Times New Roman" w:cs="Times New Roman"/>
          <w:sz w:val="21"/>
          <w:szCs w:val="21"/>
        </w:rPr>
        <w:t xml:space="preserve">AUROC, </w:t>
      </w:r>
      <w:r w:rsidRPr="002E3CED">
        <w:rPr>
          <w:rFonts w:ascii="Times New Roman" w:hAnsi="Times New Roman" w:cs="Times New Roman"/>
          <w:sz w:val="21"/>
          <w:szCs w:val="21"/>
        </w:rPr>
        <w:t>area under the receiver operating characteristic curve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MASLD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="000872D3">
        <w:rPr>
          <w:rFonts w:ascii="Times New Roman" w:hAnsi="Times New Roman" w:cs="Times New Roman" w:hint="eastAsia"/>
          <w:sz w:val="21"/>
          <w:szCs w:val="21"/>
        </w:rPr>
        <w:t>m</w:t>
      </w:r>
      <w:r w:rsidRPr="002E3CED">
        <w:rPr>
          <w:rFonts w:ascii="Times New Roman" w:hAnsi="Times New Roman" w:cs="Times New Roman"/>
          <w:sz w:val="21"/>
          <w:szCs w:val="21"/>
        </w:rPr>
        <w:t>etabolic dysfunction-associated steatotic liver disease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MASH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Pr="002E3CED">
        <w:rPr>
          <w:rFonts w:ascii="Times New Roman" w:hAnsi="Times New Roman" w:cs="Times New Roman"/>
          <w:sz w:val="21"/>
          <w:szCs w:val="21"/>
        </w:rPr>
        <w:t>metabolic dysfunction-associated steatohepatitis</w:t>
      </w:r>
      <w:r>
        <w:rPr>
          <w:rFonts w:ascii="Times New Roman" w:hAnsi="Times New Roman" w:cs="Times New Roman"/>
          <w:sz w:val="21"/>
          <w:szCs w:val="21"/>
        </w:rPr>
        <w:t xml:space="preserve">; </w:t>
      </w:r>
      <w:r w:rsidRPr="002E3CED">
        <w:rPr>
          <w:rFonts w:ascii="Times New Roman" w:hAnsi="Times New Roman" w:cs="Times New Roman"/>
          <w:sz w:val="21"/>
          <w:szCs w:val="21"/>
        </w:rPr>
        <w:t>NITs</w:t>
      </w:r>
      <w:r>
        <w:rPr>
          <w:rFonts w:ascii="Times New Roman" w:hAnsi="Times New Roman" w:cs="Times New Roman"/>
          <w:sz w:val="21"/>
          <w:szCs w:val="21"/>
        </w:rPr>
        <w:t xml:space="preserve">, </w:t>
      </w:r>
      <w:r w:rsidRPr="002E3CED">
        <w:rPr>
          <w:rFonts w:ascii="Times New Roman" w:hAnsi="Times New Roman" w:cs="Times New Roman"/>
          <w:sz w:val="21"/>
          <w:szCs w:val="21"/>
        </w:rPr>
        <w:t>non-invasive tests</w:t>
      </w:r>
      <w:r>
        <w:rPr>
          <w:rFonts w:ascii="Times New Roman" w:hAnsi="Times New Roman" w:cs="Times New Roman"/>
          <w:sz w:val="21"/>
          <w:szCs w:val="21"/>
        </w:rPr>
        <w:t>.</w:t>
      </w:r>
    </w:p>
    <w:p w14:paraId="6F2C22B3" w14:textId="77777777" w:rsid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59C6C744" w14:textId="77777777" w:rsidR="00DC6ED7" w:rsidRP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39D76281" w14:textId="77777777" w:rsidR="00DC6ED7" w:rsidRPr="00757A49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16EAD0CC" w14:textId="77777777" w:rsid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4958E518" w14:textId="77777777" w:rsid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7259B264" w14:textId="77777777" w:rsidR="00DC6ED7" w:rsidRDefault="00DC6ED7" w:rsidP="00DC6ED7">
      <w:pPr>
        <w:spacing w:line="168" w:lineRule="auto"/>
        <w:rPr>
          <w:rFonts w:ascii="Times New Roman" w:hAnsi="Times New Roman" w:cs="Times New Roman"/>
          <w:sz w:val="21"/>
          <w:szCs w:val="21"/>
        </w:rPr>
      </w:pPr>
    </w:p>
    <w:p w14:paraId="26CB1E6F" w14:textId="77777777" w:rsidR="00250AC7" w:rsidRDefault="00250AC7"/>
    <w:sectPr w:rsidR="00250AC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Bold">
    <w:altName w:val="Times New Roman"/>
    <w:panose1 w:val="020B0604020202020204"/>
    <w:charset w:val="00"/>
    <w:family w:val="roman"/>
    <w:pitch w:val="default"/>
  </w:font>
  <w:font w:name="Times-Roman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lassicalGaramondBT-Roman">
    <w:altName w:val="Cambria"/>
    <w:panose1 w:val="020B0604020202020204"/>
    <w:charset w:val="00"/>
    <w:family w:val="roman"/>
    <w:pitch w:val="default"/>
  </w:font>
  <w:font w:name="AdvTT08640291">
    <w:altName w:val="Cambria"/>
    <w:panose1 w:val="020B0604020202020204"/>
    <w:charset w:val="00"/>
    <w:family w:val="roman"/>
    <w:pitch w:val="default"/>
  </w:font>
  <w:font w:name="AdvTT0eeac7f7.B">
    <w:altName w:val="Cambria"/>
    <w:panose1 w:val="020B0604020202020204"/>
    <w:charset w:val="00"/>
    <w:family w:val="roman"/>
    <w:notTrueType/>
    <w:pitch w:val="default"/>
  </w:font>
  <w:font w:name="AdvTT0d8bc80f.B">
    <w:altName w:val="Cambria"/>
    <w:panose1 w:val="020B0604020202020204"/>
    <w:charset w:val="00"/>
    <w:family w:val="roman"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2044"/>
    <w:rsid w:val="000011EB"/>
    <w:rsid w:val="00006B4B"/>
    <w:rsid w:val="000160E2"/>
    <w:rsid w:val="00025BAD"/>
    <w:rsid w:val="00025C7D"/>
    <w:rsid w:val="0005054E"/>
    <w:rsid w:val="000550C0"/>
    <w:rsid w:val="0006682E"/>
    <w:rsid w:val="000746C0"/>
    <w:rsid w:val="000872D3"/>
    <w:rsid w:val="000920A0"/>
    <w:rsid w:val="00097280"/>
    <w:rsid w:val="000A0429"/>
    <w:rsid w:val="000A607A"/>
    <w:rsid w:val="000B7469"/>
    <w:rsid w:val="000D0A76"/>
    <w:rsid w:val="000E2F8F"/>
    <w:rsid w:val="000E32F6"/>
    <w:rsid w:val="000E4136"/>
    <w:rsid w:val="000F01E7"/>
    <w:rsid w:val="000F14E1"/>
    <w:rsid w:val="001037C8"/>
    <w:rsid w:val="001052BE"/>
    <w:rsid w:val="00114E57"/>
    <w:rsid w:val="001245A3"/>
    <w:rsid w:val="0012789E"/>
    <w:rsid w:val="00127E65"/>
    <w:rsid w:val="00130514"/>
    <w:rsid w:val="00132A1B"/>
    <w:rsid w:val="001360F7"/>
    <w:rsid w:val="0016707D"/>
    <w:rsid w:val="001730EE"/>
    <w:rsid w:val="0019141C"/>
    <w:rsid w:val="00191821"/>
    <w:rsid w:val="001A0F6B"/>
    <w:rsid w:val="001A3094"/>
    <w:rsid w:val="001A38D6"/>
    <w:rsid w:val="001B2B12"/>
    <w:rsid w:val="001B4782"/>
    <w:rsid w:val="001C2022"/>
    <w:rsid w:val="001C4CDF"/>
    <w:rsid w:val="001D1F1C"/>
    <w:rsid w:val="001D304D"/>
    <w:rsid w:val="001D68BB"/>
    <w:rsid w:val="001F38C5"/>
    <w:rsid w:val="00203F27"/>
    <w:rsid w:val="00213AC2"/>
    <w:rsid w:val="002335C4"/>
    <w:rsid w:val="0024472F"/>
    <w:rsid w:val="00250AC7"/>
    <w:rsid w:val="00252B38"/>
    <w:rsid w:val="00254556"/>
    <w:rsid w:val="002659A6"/>
    <w:rsid w:val="00291B77"/>
    <w:rsid w:val="002A1D85"/>
    <w:rsid w:val="002A7907"/>
    <w:rsid w:val="002C0220"/>
    <w:rsid w:val="002C1532"/>
    <w:rsid w:val="00305B0A"/>
    <w:rsid w:val="00305B38"/>
    <w:rsid w:val="00307DD4"/>
    <w:rsid w:val="00311E20"/>
    <w:rsid w:val="00311E8C"/>
    <w:rsid w:val="00312B81"/>
    <w:rsid w:val="00322314"/>
    <w:rsid w:val="003233B6"/>
    <w:rsid w:val="00324CA7"/>
    <w:rsid w:val="0034374A"/>
    <w:rsid w:val="0034502E"/>
    <w:rsid w:val="003472BF"/>
    <w:rsid w:val="0035022A"/>
    <w:rsid w:val="00352804"/>
    <w:rsid w:val="00354AF5"/>
    <w:rsid w:val="003615AB"/>
    <w:rsid w:val="00370677"/>
    <w:rsid w:val="00384D10"/>
    <w:rsid w:val="00387F34"/>
    <w:rsid w:val="003A698E"/>
    <w:rsid w:val="003C2386"/>
    <w:rsid w:val="003D4FD9"/>
    <w:rsid w:val="003D53CB"/>
    <w:rsid w:val="003D6F9B"/>
    <w:rsid w:val="003E24C1"/>
    <w:rsid w:val="004112A0"/>
    <w:rsid w:val="00441070"/>
    <w:rsid w:val="00446E71"/>
    <w:rsid w:val="00451D50"/>
    <w:rsid w:val="0045583E"/>
    <w:rsid w:val="00462F12"/>
    <w:rsid w:val="004638D8"/>
    <w:rsid w:val="004700A1"/>
    <w:rsid w:val="00487AEE"/>
    <w:rsid w:val="0049577A"/>
    <w:rsid w:val="004959E5"/>
    <w:rsid w:val="004A281E"/>
    <w:rsid w:val="004B4DB8"/>
    <w:rsid w:val="004C6BDE"/>
    <w:rsid w:val="004C7340"/>
    <w:rsid w:val="004D12FE"/>
    <w:rsid w:val="004D298A"/>
    <w:rsid w:val="004D7421"/>
    <w:rsid w:val="004D7F0C"/>
    <w:rsid w:val="004E39F7"/>
    <w:rsid w:val="004F2F20"/>
    <w:rsid w:val="005166BE"/>
    <w:rsid w:val="0052142A"/>
    <w:rsid w:val="005310D4"/>
    <w:rsid w:val="00536895"/>
    <w:rsid w:val="00547A56"/>
    <w:rsid w:val="005674F4"/>
    <w:rsid w:val="00570221"/>
    <w:rsid w:val="00580FFB"/>
    <w:rsid w:val="00593AC0"/>
    <w:rsid w:val="00593C1B"/>
    <w:rsid w:val="005A2044"/>
    <w:rsid w:val="005B00B4"/>
    <w:rsid w:val="005C4F05"/>
    <w:rsid w:val="005D10D6"/>
    <w:rsid w:val="005D3C36"/>
    <w:rsid w:val="005D61B3"/>
    <w:rsid w:val="006148A4"/>
    <w:rsid w:val="00632590"/>
    <w:rsid w:val="00646A27"/>
    <w:rsid w:val="00655C2A"/>
    <w:rsid w:val="00663D85"/>
    <w:rsid w:val="0066449E"/>
    <w:rsid w:val="00674B7E"/>
    <w:rsid w:val="0068231A"/>
    <w:rsid w:val="00690304"/>
    <w:rsid w:val="006931F7"/>
    <w:rsid w:val="00696099"/>
    <w:rsid w:val="006B2C23"/>
    <w:rsid w:val="006C11FE"/>
    <w:rsid w:val="006C5938"/>
    <w:rsid w:val="006D2C58"/>
    <w:rsid w:val="006E3B6D"/>
    <w:rsid w:val="006E5C58"/>
    <w:rsid w:val="006E7654"/>
    <w:rsid w:val="006F2FB2"/>
    <w:rsid w:val="006F4BB5"/>
    <w:rsid w:val="006F4D24"/>
    <w:rsid w:val="006F6436"/>
    <w:rsid w:val="00721D71"/>
    <w:rsid w:val="0073358E"/>
    <w:rsid w:val="00737EA7"/>
    <w:rsid w:val="00743DC4"/>
    <w:rsid w:val="00765AC9"/>
    <w:rsid w:val="007667E1"/>
    <w:rsid w:val="007853B7"/>
    <w:rsid w:val="00792FD6"/>
    <w:rsid w:val="0079660A"/>
    <w:rsid w:val="00796FFE"/>
    <w:rsid w:val="007A501E"/>
    <w:rsid w:val="007A79BE"/>
    <w:rsid w:val="007B0824"/>
    <w:rsid w:val="007B088E"/>
    <w:rsid w:val="007B3C6C"/>
    <w:rsid w:val="007B74FC"/>
    <w:rsid w:val="007C3EFE"/>
    <w:rsid w:val="007E00C0"/>
    <w:rsid w:val="007E4E17"/>
    <w:rsid w:val="0080442E"/>
    <w:rsid w:val="00812EA6"/>
    <w:rsid w:val="0081718A"/>
    <w:rsid w:val="00817EBE"/>
    <w:rsid w:val="0083091E"/>
    <w:rsid w:val="00841850"/>
    <w:rsid w:val="00850F5D"/>
    <w:rsid w:val="00852FAC"/>
    <w:rsid w:val="008663C3"/>
    <w:rsid w:val="0087390B"/>
    <w:rsid w:val="00880925"/>
    <w:rsid w:val="00887658"/>
    <w:rsid w:val="00893908"/>
    <w:rsid w:val="008955DC"/>
    <w:rsid w:val="00896E63"/>
    <w:rsid w:val="008975F8"/>
    <w:rsid w:val="008A3E2F"/>
    <w:rsid w:val="008A7AFE"/>
    <w:rsid w:val="008B0325"/>
    <w:rsid w:val="008C2AF4"/>
    <w:rsid w:val="008D01F5"/>
    <w:rsid w:val="008E2B73"/>
    <w:rsid w:val="0090530B"/>
    <w:rsid w:val="009356D1"/>
    <w:rsid w:val="00935CED"/>
    <w:rsid w:val="009404B5"/>
    <w:rsid w:val="00946500"/>
    <w:rsid w:val="00951DCF"/>
    <w:rsid w:val="00953A5E"/>
    <w:rsid w:val="00954E5D"/>
    <w:rsid w:val="009624A8"/>
    <w:rsid w:val="009701D2"/>
    <w:rsid w:val="00985CA2"/>
    <w:rsid w:val="0099658D"/>
    <w:rsid w:val="009C092A"/>
    <w:rsid w:val="009C1467"/>
    <w:rsid w:val="009C15D2"/>
    <w:rsid w:val="009D02C0"/>
    <w:rsid w:val="009D0855"/>
    <w:rsid w:val="009D275A"/>
    <w:rsid w:val="009D4CD2"/>
    <w:rsid w:val="009E3984"/>
    <w:rsid w:val="009E52A0"/>
    <w:rsid w:val="009F36C8"/>
    <w:rsid w:val="009F6E70"/>
    <w:rsid w:val="00A0514D"/>
    <w:rsid w:val="00A06153"/>
    <w:rsid w:val="00A1298F"/>
    <w:rsid w:val="00A13D6D"/>
    <w:rsid w:val="00A162DC"/>
    <w:rsid w:val="00A23FCC"/>
    <w:rsid w:val="00A26402"/>
    <w:rsid w:val="00A26A98"/>
    <w:rsid w:val="00A30404"/>
    <w:rsid w:val="00A33B39"/>
    <w:rsid w:val="00A33EB5"/>
    <w:rsid w:val="00A42E24"/>
    <w:rsid w:val="00A464D5"/>
    <w:rsid w:val="00A52D34"/>
    <w:rsid w:val="00A67053"/>
    <w:rsid w:val="00A716B9"/>
    <w:rsid w:val="00A969CF"/>
    <w:rsid w:val="00AA4586"/>
    <w:rsid w:val="00AC2A48"/>
    <w:rsid w:val="00AC328F"/>
    <w:rsid w:val="00AC3AF3"/>
    <w:rsid w:val="00AD1DE5"/>
    <w:rsid w:val="00AD2E39"/>
    <w:rsid w:val="00AE4650"/>
    <w:rsid w:val="00B14F59"/>
    <w:rsid w:val="00B150CE"/>
    <w:rsid w:val="00B15C05"/>
    <w:rsid w:val="00B20EDA"/>
    <w:rsid w:val="00B2118C"/>
    <w:rsid w:val="00B268F2"/>
    <w:rsid w:val="00B3774B"/>
    <w:rsid w:val="00B61158"/>
    <w:rsid w:val="00B67BB5"/>
    <w:rsid w:val="00B7140B"/>
    <w:rsid w:val="00B76595"/>
    <w:rsid w:val="00B83D92"/>
    <w:rsid w:val="00B840BC"/>
    <w:rsid w:val="00B9762D"/>
    <w:rsid w:val="00BA163D"/>
    <w:rsid w:val="00BA1F8B"/>
    <w:rsid w:val="00BA3BE7"/>
    <w:rsid w:val="00BB0479"/>
    <w:rsid w:val="00BB2387"/>
    <w:rsid w:val="00BB7C80"/>
    <w:rsid w:val="00BE5914"/>
    <w:rsid w:val="00BE749C"/>
    <w:rsid w:val="00BF2482"/>
    <w:rsid w:val="00C03E13"/>
    <w:rsid w:val="00C206A6"/>
    <w:rsid w:val="00C254C6"/>
    <w:rsid w:val="00C25682"/>
    <w:rsid w:val="00C5035D"/>
    <w:rsid w:val="00C655AC"/>
    <w:rsid w:val="00C66419"/>
    <w:rsid w:val="00C8198E"/>
    <w:rsid w:val="00C81BBD"/>
    <w:rsid w:val="00C827A4"/>
    <w:rsid w:val="00C84A4F"/>
    <w:rsid w:val="00C84DD5"/>
    <w:rsid w:val="00C85A6B"/>
    <w:rsid w:val="00C946E4"/>
    <w:rsid w:val="00CA0707"/>
    <w:rsid w:val="00CA18A0"/>
    <w:rsid w:val="00CB042F"/>
    <w:rsid w:val="00CB1014"/>
    <w:rsid w:val="00CB4943"/>
    <w:rsid w:val="00CC742F"/>
    <w:rsid w:val="00CC755A"/>
    <w:rsid w:val="00CD464C"/>
    <w:rsid w:val="00CD54C5"/>
    <w:rsid w:val="00CE3179"/>
    <w:rsid w:val="00CE3596"/>
    <w:rsid w:val="00CE484A"/>
    <w:rsid w:val="00CF461C"/>
    <w:rsid w:val="00CF626D"/>
    <w:rsid w:val="00D032AB"/>
    <w:rsid w:val="00D07D69"/>
    <w:rsid w:val="00D11E83"/>
    <w:rsid w:val="00D133E6"/>
    <w:rsid w:val="00D254E1"/>
    <w:rsid w:val="00D338B8"/>
    <w:rsid w:val="00D448EC"/>
    <w:rsid w:val="00D4576A"/>
    <w:rsid w:val="00D52E7D"/>
    <w:rsid w:val="00D71AD9"/>
    <w:rsid w:val="00D769A9"/>
    <w:rsid w:val="00D77311"/>
    <w:rsid w:val="00D8302E"/>
    <w:rsid w:val="00D8640A"/>
    <w:rsid w:val="00D912AE"/>
    <w:rsid w:val="00D96790"/>
    <w:rsid w:val="00DA1B5F"/>
    <w:rsid w:val="00DB048A"/>
    <w:rsid w:val="00DC0A1A"/>
    <w:rsid w:val="00DC6AD2"/>
    <w:rsid w:val="00DC6ED7"/>
    <w:rsid w:val="00DD181D"/>
    <w:rsid w:val="00DD5C64"/>
    <w:rsid w:val="00DE621E"/>
    <w:rsid w:val="00DE68B0"/>
    <w:rsid w:val="00DF29D9"/>
    <w:rsid w:val="00E0557A"/>
    <w:rsid w:val="00E07CAF"/>
    <w:rsid w:val="00E138CB"/>
    <w:rsid w:val="00E146FC"/>
    <w:rsid w:val="00E30425"/>
    <w:rsid w:val="00E322F0"/>
    <w:rsid w:val="00E343A4"/>
    <w:rsid w:val="00E532C5"/>
    <w:rsid w:val="00E60143"/>
    <w:rsid w:val="00E62E01"/>
    <w:rsid w:val="00E71F8A"/>
    <w:rsid w:val="00E720F1"/>
    <w:rsid w:val="00E832AF"/>
    <w:rsid w:val="00E83F70"/>
    <w:rsid w:val="00EA26C1"/>
    <w:rsid w:val="00EA5EB7"/>
    <w:rsid w:val="00EA6333"/>
    <w:rsid w:val="00ED5209"/>
    <w:rsid w:val="00ED6874"/>
    <w:rsid w:val="00ED7DE6"/>
    <w:rsid w:val="00EF3984"/>
    <w:rsid w:val="00EF74EB"/>
    <w:rsid w:val="00F10651"/>
    <w:rsid w:val="00F10A3F"/>
    <w:rsid w:val="00F112AF"/>
    <w:rsid w:val="00F11BBE"/>
    <w:rsid w:val="00F13364"/>
    <w:rsid w:val="00F162BF"/>
    <w:rsid w:val="00F17A0A"/>
    <w:rsid w:val="00F243AD"/>
    <w:rsid w:val="00F26BE5"/>
    <w:rsid w:val="00F26D5F"/>
    <w:rsid w:val="00F41E10"/>
    <w:rsid w:val="00F4452D"/>
    <w:rsid w:val="00F4668A"/>
    <w:rsid w:val="00F57DA2"/>
    <w:rsid w:val="00F859CB"/>
    <w:rsid w:val="00F8786C"/>
    <w:rsid w:val="00FA394B"/>
    <w:rsid w:val="00FA41E5"/>
    <w:rsid w:val="00FA5EA2"/>
    <w:rsid w:val="00FC3C51"/>
    <w:rsid w:val="00FC65C6"/>
    <w:rsid w:val="00FC6945"/>
    <w:rsid w:val="00FD1D27"/>
    <w:rsid w:val="00FD33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6058DC1"/>
  <w15:chartTrackingRefBased/>
  <w15:docId w15:val="{C565F3EC-6C4B-D84F-B164-0D00475EE0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C6ED7"/>
    <w:rPr>
      <w:rFonts w:ascii="宋体" w:eastAsia="宋体" w:hAnsi="宋体" w:cs="宋体"/>
      <w:kern w:val="0"/>
      <w:sz w:val="24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5A2044"/>
    <w:pPr>
      <w:keepNext/>
      <w:keepLines/>
      <w:widowControl w:val="0"/>
      <w:spacing w:before="480" w:after="80"/>
      <w:jc w:val="both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A2044"/>
    <w:pPr>
      <w:keepNext/>
      <w:keepLines/>
      <w:widowControl w:val="0"/>
      <w:spacing w:before="160" w:after="80"/>
      <w:jc w:val="both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A2044"/>
    <w:pPr>
      <w:keepNext/>
      <w:keepLines/>
      <w:widowControl w:val="0"/>
      <w:spacing w:before="160" w:after="80"/>
      <w:jc w:val="both"/>
      <w:outlineLvl w:val="2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A2044"/>
    <w:pPr>
      <w:keepNext/>
      <w:keepLines/>
      <w:widowControl w:val="0"/>
      <w:spacing w:before="80" w:after="40"/>
      <w:jc w:val="both"/>
      <w:outlineLvl w:val="3"/>
    </w:pPr>
    <w:rPr>
      <w:rFonts w:asciiTheme="minorHAnsi" w:eastAsiaTheme="min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A2044"/>
    <w:pPr>
      <w:keepNext/>
      <w:keepLines/>
      <w:widowControl w:val="0"/>
      <w:spacing w:before="80" w:after="40"/>
      <w:jc w:val="both"/>
      <w:outlineLvl w:val="4"/>
    </w:pPr>
    <w:rPr>
      <w:rFonts w:asciiTheme="minorHAnsi" w:eastAsiaTheme="min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A2044"/>
    <w:pPr>
      <w:keepNext/>
      <w:keepLines/>
      <w:widowControl w:val="0"/>
      <w:spacing w:before="40"/>
      <w:jc w:val="both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  <w:kern w:val="2"/>
      <w:sz w:val="21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A2044"/>
    <w:pPr>
      <w:keepNext/>
      <w:keepLines/>
      <w:widowControl w:val="0"/>
      <w:spacing w:before="40"/>
      <w:jc w:val="both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  <w:kern w:val="2"/>
      <w:sz w:val="21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A2044"/>
    <w:pPr>
      <w:keepNext/>
      <w:keepLines/>
      <w:widowControl w:val="0"/>
      <w:jc w:val="both"/>
      <w:outlineLvl w:val="7"/>
    </w:pPr>
    <w:rPr>
      <w:rFonts w:asciiTheme="minorHAnsi" w:eastAsiaTheme="minorEastAsia" w:hAnsiTheme="minorHAnsi" w:cstheme="majorBidi"/>
      <w:color w:val="595959" w:themeColor="text1" w:themeTint="A6"/>
      <w:kern w:val="2"/>
      <w:sz w:val="21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A2044"/>
    <w:pPr>
      <w:keepNext/>
      <w:keepLines/>
      <w:widowControl w:val="0"/>
      <w:jc w:val="both"/>
      <w:outlineLvl w:val="8"/>
    </w:pPr>
    <w:rPr>
      <w:rFonts w:asciiTheme="minorHAnsi" w:eastAsiaTheme="majorEastAsia" w:hAnsiTheme="minorHAnsi" w:cstheme="majorBidi"/>
      <w:color w:val="595959" w:themeColor="text1" w:themeTint="A6"/>
      <w:kern w:val="2"/>
      <w:sz w:val="21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A2044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A204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A204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A2044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A2044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A2044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A2044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A2044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A2044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A2044"/>
    <w:pPr>
      <w:widowControl w:val="0"/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标题 字符"/>
    <w:basedOn w:val="a0"/>
    <w:link w:val="a3"/>
    <w:uiPriority w:val="10"/>
    <w:rsid w:val="005A204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A2044"/>
    <w:pPr>
      <w:widowControl w:val="0"/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a6">
    <w:name w:val="副标题 字符"/>
    <w:basedOn w:val="a0"/>
    <w:link w:val="a5"/>
    <w:uiPriority w:val="11"/>
    <w:rsid w:val="005A204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A2044"/>
    <w:pPr>
      <w:widowControl w:val="0"/>
      <w:spacing w:before="160" w:after="160"/>
      <w:jc w:val="center"/>
    </w:pPr>
    <w:rPr>
      <w:rFonts w:asciiTheme="minorHAnsi" w:eastAsiaTheme="minorEastAsia" w:hAnsiTheme="minorHAnsi" w:cstheme="minorBidi"/>
      <w:i/>
      <w:iCs/>
      <w:color w:val="404040" w:themeColor="text1" w:themeTint="BF"/>
      <w:kern w:val="2"/>
      <w:sz w:val="21"/>
      <w14:ligatures w14:val="standardContextual"/>
    </w:rPr>
  </w:style>
  <w:style w:type="character" w:customStyle="1" w:styleId="a8">
    <w:name w:val="引用 字符"/>
    <w:basedOn w:val="a0"/>
    <w:link w:val="a7"/>
    <w:uiPriority w:val="29"/>
    <w:rsid w:val="005A2044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A2044"/>
    <w:pPr>
      <w:widowControl w:val="0"/>
      <w:ind w:left="720"/>
      <w:contextualSpacing/>
      <w:jc w:val="both"/>
    </w:pPr>
    <w:rPr>
      <w:rFonts w:asciiTheme="minorHAnsi" w:eastAsiaTheme="minorEastAsia" w:hAnsiTheme="minorHAnsi" w:cstheme="minorBidi"/>
      <w:kern w:val="2"/>
      <w:sz w:val="21"/>
      <w14:ligatures w14:val="standardContextual"/>
    </w:rPr>
  </w:style>
  <w:style w:type="character" w:styleId="aa">
    <w:name w:val="Intense Emphasis"/>
    <w:basedOn w:val="a0"/>
    <w:uiPriority w:val="21"/>
    <w:qFormat/>
    <w:rsid w:val="005A2044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A2044"/>
    <w:pPr>
      <w:widowControl w:val="0"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EastAsia" w:hAnsiTheme="minorHAnsi" w:cstheme="minorBidi"/>
      <w:i/>
      <w:iCs/>
      <w:color w:val="0F4761" w:themeColor="accent1" w:themeShade="BF"/>
      <w:kern w:val="2"/>
      <w:sz w:val="21"/>
      <w14:ligatures w14:val="standardContextual"/>
    </w:rPr>
  </w:style>
  <w:style w:type="character" w:customStyle="1" w:styleId="ac">
    <w:name w:val="明显引用 字符"/>
    <w:basedOn w:val="a0"/>
    <w:link w:val="ab"/>
    <w:uiPriority w:val="30"/>
    <w:rsid w:val="005A2044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A2044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DC6E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185DADD-48F2-5B4E-AB72-348833948F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614</Words>
  <Characters>3505</Characters>
  <Application>Microsoft Office Word</Application>
  <DocSecurity>0</DocSecurity>
  <Lines>29</Lines>
  <Paragraphs>8</Paragraphs>
  <ScaleCrop>false</ScaleCrop>
  <Company/>
  <LinksUpToDate>false</LinksUpToDate>
  <CharactersWithSpaces>4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巩 冯</dc:creator>
  <cp:keywords/>
  <dc:description/>
  <cp:lastModifiedBy>巩 冯</cp:lastModifiedBy>
  <cp:revision>6</cp:revision>
  <dcterms:created xsi:type="dcterms:W3CDTF">2025-06-08T01:05:00Z</dcterms:created>
  <dcterms:modified xsi:type="dcterms:W3CDTF">2025-06-08T07:27:00Z</dcterms:modified>
</cp:coreProperties>
</file>